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A2A03" w:rsidRDefault="002A2A03"/>
    <w:p w:rsidR="002A2A03" w:rsidRDefault="002A2A03" w:rsidP="001A0A79">
      <w:pPr>
        <w:ind w:firstLine="0"/>
      </w:pPr>
    </w:p>
    <w:p w:rsidR="002A2A03" w:rsidRDefault="002A2A03"/>
    <w:p w:rsidR="002A2A03" w:rsidRDefault="002A2A03"/>
    <w:p w:rsidR="002A2A03" w:rsidRDefault="002A2A03"/>
    <w:p w:rsidR="002A2A03" w:rsidRDefault="00FB2154">
      <w:pPr>
        <w:jc w:val="center"/>
      </w:pPr>
      <w:r>
        <w:t xml:space="preserve">Title </w:t>
      </w:r>
    </w:p>
    <w:p w:rsidR="002A2A03" w:rsidRDefault="00FB2154">
      <w:pPr>
        <w:jc w:val="center"/>
      </w:pPr>
      <w:r>
        <w:t xml:space="preserve">Name </w:t>
      </w:r>
    </w:p>
    <w:p w:rsidR="002A2A03" w:rsidRDefault="00FB2154">
      <w:pPr>
        <w:jc w:val="center"/>
      </w:pPr>
      <w:r>
        <w:t xml:space="preserve">Institution </w:t>
      </w:r>
    </w:p>
    <w:p w:rsidR="002A2A03" w:rsidRPr="00BB7F3B" w:rsidRDefault="00FB2154" w:rsidP="00CB6991">
      <w:pPr>
        <w:ind w:firstLine="0"/>
        <w:jc w:val="center"/>
        <w:rPr>
          <w:b/>
        </w:rPr>
      </w:pPr>
      <w:r>
        <w:br w:type="page"/>
      </w:r>
      <w:r w:rsidR="00CB6991" w:rsidRPr="00BB7F3B">
        <w:rPr>
          <w:b/>
        </w:rPr>
        <w:lastRenderedPageBreak/>
        <w:t xml:space="preserve"> </w:t>
      </w:r>
      <w:r w:rsidR="00E40A0C" w:rsidRPr="00BB7F3B">
        <w:rPr>
          <w:b/>
        </w:rPr>
        <w:t xml:space="preserve">Critical Thinking </w:t>
      </w:r>
    </w:p>
    <w:p w:rsidR="00DD10A7" w:rsidRDefault="00FB2154" w:rsidP="00E40A0C">
      <w:pPr>
        <w:ind w:firstLine="0"/>
      </w:pPr>
      <w:r>
        <w:tab/>
        <w:t>Advanced Practice Registered Nurse include practitioners</w:t>
      </w:r>
      <w:r w:rsidR="003F6616">
        <w:t xml:space="preserve">, nurse midwives, and nurse anesthesia and all of them play a significant role in the future of healthcare. </w:t>
      </w:r>
      <w:r w:rsidR="007F1F2C">
        <w:t xml:space="preserve">The APRNs are often considered as primary care providers, and also they are at the </w:t>
      </w:r>
      <w:r w:rsidR="00060706">
        <w:t>forefront</w:t>
      </w:r>
      <w:r w:rsidR="007F1F2C">
        <w:t xml:space="preserve"> of providing healthcare services to the general public. All the nurse </w:t>
      </w:r>
      <w:r w:rsidR="00732C52">
        <w:t xml:space="preserve">practitioners can provide acute and primary healthcare </w:t>
      </w:r>
      <w:r w:rsidR="00060706">
        <w:t>through</w:t>
      </w:r>
      <w:r w:rsidR="00732C52">
        <w:t xml:space="preserve"> diagnosis and </w:t>
      </w:r>
      <w:r w:rsidR="008468D3">
        <w:t xml:space="preserve">other treatment of </w:t>
      </w:r>
      <w:r w:rsidR="00060706">
        <w:t>disease.</w:t>
      </w:r>
      <w:r w:rsidR="008468D3">
        <w:t xml:space="preserve"> The Clinical Nurse Specialists can provide extra treatment, diagnosis, and management of patients</w:t>
      </w:r>
      <w:r w:rsidR="005156E1">
        <w:t xml:space="preserve">, they also provide knowledge and support to all the nurses who are caring for </w:t>
      </w:r>
      <w:r w:rsidR="00BB7F3B">
        <w:t>patients,</w:t>
      </w:r>
      <w:r w:rsidR="005156E1">
        <w:t xml:space="preserve"> and also they ensure to</w:t>
      </w:r>
      <w:r w:rsidR="00060706">
        <w:t xml:space="preserve"> provide</w:t>
      </w:r>
      <w:r w:rsidR="005156E1">
        <w:t xml:space="preserve"> </w:t>
      </w:r>
      <w:r w:rsidR="00BB7F3B">
        <w:t>best services to achieve the possible patient outcome</w:t>
      </w:r>
      <w:r w:rsidR="00931E1C">
        <w:t xml:space="preserve"> </w:t>
      </w:r>
      <w:r w:rsidR="00931E1C">
        <w:fldChar w:fldCharType="begin"/>
      </w:r>
      <w:r w:rsidR="00931E1C">
        <w:instrText xml:space="preserve"> ADDIN ZOTERO_ITEM CSL_CITATION {"citationID":"Rriuq0S3","properties":{"formattedCitation":"(\\uc0\\u8220{}Foundations of Clinical Nurse Specialist Practice, Second Edition - Google Books,\\uc0\\u8221{} n.d.)","plainCitation":"(“Foundations of Clinical Nurse Specialist Practice, Second Edition - Google Books,” n.d.)","noteIndex":0},"citationItems":[{"id":644,"uris":["http://zotero.org/users/local/4C6u8dIT/items/QY72Z7GD"],"uri":["http://zotero.org/users/local/4C6u8dIT/items/QY72Z7GD"],"itemData":{"id":644,"type":"webpage","title":"Foundations of Clinical Nurse Specialist Practice, Second Edition - Google Books","URL":"https://books.google.com.pk/books?hl=en&amp;lr=&amp;id=xXNPAwAAQBAJ&amp;oi=fnd&amp;pg=PP1&amp;ots=aU2ozpoHiQ&amp;sig=-7UGJA8PQdmY_Tc1lDsciHYpvGs#v=onepage&amp;q&amp;f=false","accessed":{"date-parts":[["2019",2,7]]}}}],"schema":"https://github.com/citation-style-language/schema/raw/master/csl-citation.json"} </w:instrText>
      </w:r>
      <w:r w:rsidR="00931E1C">
        <w:fldChar w:fldCharType="separate"/>
      </w:r>
      <w:r w:rsidR="00931E1C" w:rsidRPr="00931E1C">
        <w:t>(“Foundations of Clinical Nurse Specialist Practice, Second Edition - Google Books,” n.d.)</w:t>
      </w:r>
      <w:r w:rsidR="00931E1C">
        <w:fldChar w:fldCharType="end"/>
      </w:r>
      <w:r w:rsidR="00BB7F3B">
        <w:t>.</w:t>
      </w:r>
    </w:p>
    <w:p w:rsidR="007909B1" w:rsidRDefault="00FB2154" w:rsidP="003D01C0">
      <w:r>
        <w:t xml:space="preserve"> The CNS or Clinical Nurse Specialist has a distinct APRN role in incorporating care throughout the field and also across the three different spheres of influence that are; nurse, system and patient care. </w:t>
      </w:r>
      <w:r w:rsidR="00E869B5">
        <w:t xml:space="preserve">All these factors are correlated and interlinked, but the focus of each one of these is quite different. </w:t>
      </w:r>
      <w:r w:rsidR="000A4416">
        <w:t xml:space="preserve">In each of these three areas, the primary focus of CNS is to improve patient's care and to improve the role of nurses in healthcare. </w:t>
      </w:r>
      <w:r w:rsidR="005F6DB0">
        <w:t xml:space="preserve">Some of the main elements of CNS practice is to </w:t>
      </w:r>
      <w:r w:rsidR="009539E6">
        <w:t xml:space="preserve">create an environment through mentoring that </w:t>
      </w:r>
      <w:r w:rsidR="00607869">
        <w:t>strengthen</w:t>
      </w:r>
      <w:r w:rsidR="009539E6">
        <w:t xml:space="preserve"> nurses in developing care and </w:t>
      </w:r>
      <w:r w:rsidR="00473B4E">
        <w:t xml:space="preserve">also to incorporate practices that can </w:t>
      </w:r>
      <w:r w:rsidR="00273AFB">
        <w:t>alleviate</w:t>
      </w:r>
      <w:r w:rsidR="00473B4E">
        <w:t xml:space="preserve"> patient's pain </w:t>
      </w:r>
      <w:r w:rsidR="00607869">
        <w:t>and also respond to diversity. CNS is responsible for the effective treatment of diseases and also in health promotion and prevention of diseases. All these aspects of CNS are significant in determining the future ASPN role</w:t>
      </w:r>
      <w:r w:rsidR="00931E1C">
        <w:t xml:space="preserve"> </w:t>
      </w:r>
      <w:r w:rsidR="00931E1C">
        <w:fldChar w:fldCharType="begin"/>
      </w:r>
      <w:r w:rsidR="00931E1C">
        <w:instrText xml:space="preserve"> ADDIN ZOTERO_ITEM CSL_CITATION {"citationID":"JaaLQf1w","properties":{"formattedCitation":"(\\uc0\\u8220{}Foundations of Clinical Nurse Specialist Practice, Second Edition - Google Books,\\uc0\\u8221{} n.d.)","plainCitation":"(“Foundations of Clinical Nurse Specialist Practice, Second Edition - Google Books,” n.d.)","noteIndex":0},"citationItems":[{"id":644,"uris":["http://zotero.org/users/local/4C6u8dIT/items/QY72Z7GD"],"uri":["http://zotero.org/users/local/4C6u8dIT/items/QY72Z7GD"],"itemData":{"id":644,"type":"webpage","title":"Foundations of Clinical Nurse Specialist Practice, Second Edition - Google Books","URL":"https://books.google.com.pk/books?hl=en&amp;lr=&amp;id=xXNPAwAAQBAJ&amp;oi=fnd&amp;pg=PP1&amp;ots=aU2ozpoHiQ&amp;sig=-7UGJA8PQdmY_Tc1lDsciHYpvGs#v=onepage&amp;q&amp;f=false","accessed":{"date-parts":[["2019",2,7]]}}}],"schema":"https://github.com/citation-style-language/schema/raw/master/csl-citation.json"} </w:instrText>
      </w:r>
      <w:r w:rsidR="00931E1C">
        <w:fldChar w:fldCharType="separate"/>
      </w:r>
      <w:r w:rsidR="00931E1C" w:rsidRPr="00931E1C">
        <w:t>(“Foundations of Clinical Nurse Specialist Practice, Second Edition - Google Books,” n.d.)</w:t>
      </w:r>
      <w:r w:rsidR="00931E1C">
        <w:fldChar w:fldCharType="end"/>
      </w:r>
      <w:r w:rsidR="00607869">
        <w:t>.</w:t>
      </w:r>
    </w:p>
    <w:p w:rsidR="0016436C" w:rsidRDefault="00FB2154" w:rsidP="00E40A0C">
      <w:pPr>
        <w:ind w:firstLine="0"/>
      </w:pPr>
      <w:r>
        <w:tab/>
        <w:t xml:space="preserve">Clinical education is of important interest to me </w:t>
      </w:r>
      <w:r w:rsidR="0062679E">
        <w:t xml:space="preserve">because under the supervision of an expert </w:t>
      </w:r>
      <w:r w:rsidR="00836117">
        <w:t xml:space="preserve">practitioner’s important skills regarding patient care and disease diagnosis and treatment are taught to the learners. By learning </w:t>
      </w:r>
      <w:r w:rsidR="005B6986">
        <w:t>these</w:t>
      </w:r>
      <w:r w:rsidR="00836117">
        <w:t xml:space="preserve"> expertise, it is easy to give relief to the patients, </w:t>
      </w:r>
      <w:r w:rsidR="00836117">
        <w:lastRenderedPageBreak/>
        <w:t xml:space="preserve">which in turn gives satisfaction to the doctors. </w:t>
      </w:r>
      <w:r w:rsidR="005E2AED">
        <w:t>I see myself as an expert in diabetes because</w:t>
      </w:r>
      <w:r w:rsidR="00B76B02">
        <w:t xml:space="preserve"> </w:t>
      </w:r>
      <w:r w:rsidR="005E2AED">
        <w:t xml:space="preserve">diabetes </w:t>
      </w:r>
      <w:r w:rsidR="00B76B02">
        <w:t>is</w:t>
      </w:r>
      <w:r w:rsidR="005E2AED">
        <w:t xml:space="preserve"> becoming </w:t>
      </w:r>
      <w:r w:rsidR="00B76B02">
        <w:t>prevalent</w:t>
      </w:r>
      <w:r w:rsidR="005E2AED">
        <w:t xml:space="preserve"> throughout the world. Although the treatment is quite easy, most people have to deal with it throughout their lives. The sugar level in the blood can be controlled by many </w:t>
      </w:r>
      <w:r w:rsidR="004E28C0">
        <w:t>ways</w:t>
      </w:r>
      <w:r w:rsidR="005E2AED">
        <w:t xml:space="preserve"> through both pre</w:t>
      </w:r>
      <w:r w:rsidR="004E28C0">
        <w:t xml:space="preserve">vention and cure; therefore, </w:t>
      </w:r>
      <w:r w:rsidR="005E2AED">
        <w:t xml:space="preserve">I would love to help patients who deal with this ailment </w:t>
      </w:r>
      <w:r w:rsidR="004567A0">
        <w:t xml:space="preserve">on a daily basis. </w:t>
      </w:r>
    </w:p>
    <w:p w:rsidR="00BB7F3B" w:rsidRDefault="00FB2154" w:rsidP="00E40A0C">
      <w:pPr>
        <w:ind w:firstLine="0"/>
      </w:pPr>
      <w:r>
        <w:tab/>
      </w:r>
    </w:p>
    <w:p w:rsidR="00BB7F3B" w:rsidRDefault="00BB7F3B" w:rsidP="00E40A0C">
      <w:pPr>
        <w:ind w:firstLine="0"/>
      </w:pPr>
    </w:p>
    <w:p w:rsidR="007F1F2C" w:rsidRDefault="007F1F2C" w:rsidP="00E40A0C">
      <w:pPr>
        <w:ind w:firstLine="0"/>
      </w:pPr>
    </w:p>
    <w:p w:rsidR="007F1F2C" w:rsidRDefault="007F1F2C" w:rsidP="00E40A0C">
      <w:pPr>
        <w:ind w:firstLine="0"/>
      </w:pPr>
    </w:p>
    <w:p w:rsidR="007F1F2C" w:rsidRDefault="007F1F2C" w:rsidP="00E40A0C">
      <w:pPr>
        <w:ind w:firstLine="0"/>
      </w:pPr>
    </w:p>
    <w:p w:rsidR="00931E1C" w:rsidRDefault="00931E1C" w:rsidP="00E40A0C">
      <w:pPr>
        <w:ind w:firstLine="0"/>
      </w:pPr>
    </w:p>
    <w:p w:rsidR="00931E1C" w:rsidRDefault="00931E1C" w:rsidP="00E40A0C">
      <w:pPr>
        <w:ind w:firstLine="0"/>
      </w:pPr>
    </w:p>
    <w:p w:rsidR="00931E1C" w:rsidRDefault="00931E1C" w:rsidP="00E40A0C">
      <w:pPr>
        <w:ind w:firstLine="0"/>
      </w:pPr>
    </w:p>
    <w:p w:rsidR="00931E1C" w:rsidRDefault="00931E1C" w:rsidP="00E40A0C">
      <w:pPr>
        <w:ind w:firstLine="0"/>
      </w:pPr>
    </w:p>
    <w:p w:rsidR="00931E1C" w:rsidRDefault="00931E1C" w:rsidP="00E40A0C">
      <w:pPr>
        <w:ind w:firstLine="0"/>
      </w:pPr>
    </w:p>
    <w:p w:rsidR="00931E1C" w:rsidRDefault="00931E1C" w:rsidP="00E40A0C">
      <w:pPr>
        <w:ind w:firstLine="0"/>
      </w:pPr>
    </w:p>
    <w:p w:rsidR="00931E1C" w:rsidRDefault="00931E1C" w:rsidP="00E40A0C">
      <w:pPr>
        <w:ind w:firstLine="0"/>
      </w:pPr>
    </w:p>
    <w:p w:rsidR="00931E1C" w:rsidRDefault="00931E1C" w:rsidP="00E40A0C">
      <w:pPr>
        <w:ind w:firstLine="0"/>
      </w:pPr>
    </w:p>
    <w:p w:rsidR="00931E1C" w:rsidRDefault="00931E1C" w:rsidP="00E40A0C">
      <w:pPr>
        <w:ind w:firstLine="0"/>
      </w:pPr>
    </w:p>
    <w:p w:rsidR="00931E1C" w:rsidRDefault="00931E1C" w:rsidP="00E40A0C">
      <w:pPr>
        <w:ind w:firstLine="0"/>
      </w:pPr>
    </w:p>
    <w:p w:rsidR="00931E1C" w:rsidRDefault="00931E1C" w:rsidP="00E40A0C">
      <w:pPr>
        <w:ind w:firstLine="0"/>
      </w:pPr>
    </w:p>
    <w:p w:rsidR="000215DD" w:rsidRDefault="000215DD" w:rsidP="00E40A0C">
      <w:pPr>
        <w:ind w:firstLine="0"/>
      </w:pPr>
      <w:bookmarkStart w:id="0" w:name="_GoBack"/>
      <w:bookmarkEnd w:id="0"/>
    </w:p>
    <w:p w:rsidR="00931E1C" w:rsidRDefault="00931E1C" w:rsidP="00E40A0C">
      <w:pPr>
        <w:ind w:firstLine="0"/>
      </w:pPr>
    </w:p>
    <w:p w:rsidR="00931E1C" w:rsidRPr="003E5503" w:rsidRDefault="00FB2154" w:rsidP="003E5503">
      <w:pPr>
        <w:ind w:firstLine="0"/>
        <w:jc w:val="center"/>
        <w:rPr>
          <w:b/>
        </w:rPr>
      </w:pPr>
      <w:r w:rsidRPr="003E5503">
        <w:rPr>
          <w:b/>
        </w:rPr>
        <w:lastRenderedPageBreak/>
        <w:t>References</w:t>
      </w:r>
    </w:p>
    <w:p w:rsidR="00931E1C" w:rsidRPr="00931E1C" w:rsidRDefault="00FB2154" w:rsidP="00931E1C">
      <w:pPr>
        <w:pStyle w:val="Bibliography"/>
      </w:pPr>
      <w:r>
        <w:fldChar w:fldCharType="begin"/>
      </w:r>
      <w:r>
        <w:instrText xml:space="preserve"> ADDIN ZOTERO_BIBL {"uncited":[],"omitted":[],"custom":[]} CSL_BIBLIOGRAPHY </w:instrText>
      </w:r>
      <w:r>
        <w:fldChar w:fldCharType="separate"/>
      </w:r>
      <w:r w:rsidRPr="00931E1C">
        <w:t>Foundations of Clinical Nurse Specialist Practice, Second Edition - Google Books. (n.d.). Retrieved February 7, 2019, from https://books.google.com.pk/books?hl=en&amp;lr=&amp;id=xXNPAwAAQBAJ&amp;oi=fnd&amp;pg=PP1&amp;ots=aU2ozpoHiQ&amp;sig=-7UGJA8PQdmY_Tc1lDsciHYpvGs#v=onepage&amp;q&amp;f=false</w:t>
      </w:r>
    </w:p>
    <w:p w:rsidR="00931E1C" w:rsidRDefault="00FB2154" w:rsidP="00E40A0C">
      <w:pPr>
        <w:ind w:firstLine="0"/>
      </w:pPr>
      <w:r>
        <w:fldChar w:fldCharType="end"/>
      </w:r>
    </w:p>
    <w:sectPr w:rsidR="00931E1C">
      <w:headerReference w:type="even" r:id="rId7"/>
      <w:headerReference w:type="default" r:id="rId8"/>
      <w:headerReference w:type="first" r:id="rId9"/>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60B0F" w:rsidRDefault="00460B0F">
      <w:pPr>
        <w:spacing w:line="240" w:lineRule="auto"/>
      </w:pPr>
      <w:r>
        <w:separator/>
      </w:r>
    </w:p>
  </w:endnote>
  <w:endnote w:type="continuationSeparator" w:id="0">
    <w:p w:rsidR="00460B0F" w:rsidRDefault="00460B0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60B0F" w:rsidRDefault="00460B0F">
      <w:pPr>
        <w:spacing w:line="240" w:lineRule="auto"/>
      </w:pPr>
      <w:r>
        <w:separator/>
      </w:r>
    </w:p>
  </w:footnote>
  <w:footnote w:type="continuationSeparator" w:id="0">
    <w:p w:rsidR="00460B0F" w:rsidRDefault="00460B0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2A03" w:rsidRDefault="00FB215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2A03" w:rsidRDefault="00FB215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215DD">
      <w:rPr>
        <w:rStyle w:val="PageNumber"/>
        <w:noProof/>
      </w:rPr>
      <w:t>4</w:t>
    </w:r>
    <w:r>
      <w:rPr>
        <w:rStyle w:val="PageNumber"/>
      </w:rPr>
      <w:fldChar w:fldCharType="end"/>
    </w:r>
  </w:p>
  <w:p w:rsidR="002A2A03" w:rsidRDefault="00FB2154">
    <w:pPr>
      <w:pStyle w:val="Header"/>
      <w:ind w:right="360" w:firstLine="0"/>
    </w:pPr>
    <w:r>
      <w:t xml:space="preserve">CRITICAL THINKING </w:t>
    </w:r>
    <w:r>
      <w:tab/>
    </w:r>
    <w:r>
      <w:tab/>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2A03" w:rsidRDefault="00FB215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60706">
      <w:rPr>
        <w:rStyle w:val="PageNumber"/>
        <w:noProof/>
      </w:rPr>
      <w:t>1</w:t>
    </w:r>
    <w:r>
      <w:rPr>
        <w:rStyle w:val="PageNumber"/>
      </w:rPr>
      <w:fldChar w:fldCharType="end"/>
    </w:r>
  </w:p>
  <w:p w:rsidR="002A2A03" w:rsidRDefault="00FB2154">
    <w:pPr>
      <w:ind w:right="360" w:firstLine="0"/>
    </w:pPr>
    <w:r>
      <w:t xml:space="preserve">Running head: </w:t>
    </w:r>
    <w:r w:rsidR="00CB6991">
      <w:t xml:space="preserve">CRITICAL THINKING </w:t>
    </w:r>
    <w:r>
      <w:tab/>
    </w:r>
    <w:r>
      <w:tab/>
    </w:r>
    <w:r>
      <w:tab/>
    </w:r>
    <w:r>
      <w:tab/>
    </w:r>
    <w:r>
      <w:tab/>
    </w:r>
    <w:r>
      <w:tab/>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CE83300"/>
    <w:multiLevelType w:val="multilevel"/>
    <w:tmpl w:val="8E62D0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793A"/>
    <w:rsid w:val="000215DD"/>
    <w:rsid w:val="00060706"/>
    <w:rsid w:val="000A4416"/>
    <w:rsid w:val="000B0A32"/>
    <w:rsid w:val="0016436C"/>
    <w:rsid w:val="001A0A79"/>
    <w:rsid w:val="001B6BAE"/>
    <w:rsid w:val="00273AFB"/>
    <w:rsid w:val="002A2A03"/>
    <w:rsid w:val="002E1F92"/>
    <w:rsid w:val="003D01C0"/>
    <w:rsid w:val="003E5503"/>
    <w:rsid w:val="003F6616"/>
    <w:rsid w:val="004567A0"/>
    <w:rsid w:val="00460B0F"/>
    <w:rsid w:val="00473B4E"/>
    <w:rsid w:val="004E28C0"/>
    <w:rsid w:val="005156E1"/>
    <w:rsid w:val="005B6986"/>
    <w:rsid w:val="005E2AED"/>
    <w:rsid w:val="005F6DB0"/>
    <w:rsid w:val="00607869"/>
    <w:rsid w:val="0062679E"/>
    <w:rsid w:val="00664FCB"/>
    <w:rsid w:val="00732C52"/>
    <w:rsid w:val="007909B1"/>
    <w:rsid w:val="007F1F2C"/>
    <w:rsid w:val="00836117"/>
    <w:rsid w:val="008468D3"/>
    <w:rsid w:val="00931E1C"/>
    <w:rsid w:val="009539E6"/>
    <w:rsid w:val="00A771EB"/>
    <w:rsid w:val="00B76B02"/>
    <w:rsid w:val="00BB7F3B"/>
    <w:rsid w:val="00C67138"/>
    <w:rsid w:val="00C86787"/>
    <w:rsid w:val="00CB6991"/>
    <w:rsid w:val="00CE3C80"/>
    <w:rsid w:val="00CF29F0"/>
    <w:rsid w:val="00DD10A7"/>
    <w:rsid w:val="00E40A0C"/>
    <w:rsid w:val="00E869B5"/>
    <w:rsid w:val="00FB21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29D9F0E"/>
  <w15:docId w15:val="{AB93F43D-F151-4957-B8B4-5E5EACEC45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931E1C"/>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4</TotalTime>
  <Pages>4</Pages>
  <Words>701</Words>
  <Characters>4000</Characters>
  <Application>Microsoft Office Word</Application>
  <DocSecurity>0</DocSecurity>
  <Lines>33</Lines>
  <Paragraphs>9</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4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4</cp:revision>
  <dcterms:created xsi:type="dcterms:W3CDTF">2019-02-07T08:45:00Z</dcterms:created>
  <dcterms:modified xsi:type="dcterms:W3CDTF">2019-02-07T0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PPhQp3DB"/&gt;&lt;style id="http://www.zotero.org/styles/apa" locale="en-US" hasBibliography="1" bibliographyStyleHasBeenSet="1"/&gt;&lt;prefs&gt;&lt;pref name="fieldType" value="Field"/&gt;&lt;/prefs&gt;&lt;/data&gt;</vt:lpwstr>
  </property>
</Properties>
</file>